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C901E1" w14:textId="2106A386"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w:t>
      </w:r>
      <w:r w:rsidR="00C762C7">
        <w:rPr>
          <w:lang w:val="en-SG"/>
        </w:rPr>
        <w:br/>
      </w:r>
      <w:r w:rsidRPr="00016FFC">
        <w:rPr>
          <w:rFonts w:hint="eastAsia"/>
          <w:lang w:val="en-SG"/>
        </w:rPr>
        <w:t>マルチ期間ロバスト最適化技術</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21A5E719" w:rsidR="003554D0" w:rsidRPr="005E140C" w:rsidRDefault="00C762C7" w:rsidP="00C762C7">
      <w:pPr>
        <w:pStyle w:val="AuthornameJA"/>
        <w:ind w:firstLineChars="7" w:firstLine="11"/>
        <w:rPr>
          <w:kern w:val="2"/>
        </w:rPr>
      </w:pPr>
      <w:r w:rsidRPr="009B3991">
        <w:rPr>
          <w:rFonts w:hint="eastAsia"/>
          <w:kern w:val="2"/>
          <w:sz w:val="18"/>
          <w:szCs w:val="18"/>
        </w:rPr>
        <w:t>ポール デブディープ</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殷 永宁</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山浦 サヒム</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三浦 康史</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多鹿 陽介</w:t>
      </w:r>
      <w:r w:rsidR="004E1EF2" w:rsidRPr="009B3991">
        <w:rPr>
          <w:rFonts w:hint="eastAsia"/>
          <w:kern w:val="2"/>
          <w:sz w:val="18"/>
          <w:szCs w:val="18"/>
        </w:rPr>
        <w:t>*</w:t>
      </w:r>
      <w:r w:rsidR="00F639AF" w:rsidRPr="009B3991">
        <w:rPr>
          <w:kern w:val="2"/>
          <w:sz w:val="18"/>
          <w:szCs w:val="18"/>
        </w:rPr>
        <w:t xml:space="preserve">   </w:t>
      </w:r>
      <w:r w:rsidR="009B3991" w:rsidRPr="009B3991">
        <w:rPr>
          <w:rFonts w:hint="eastAsia"/>
          <w:kern w:val="2"/>
          <w:sz w:val="18"/>
          <w:szCs w:val="18"/>
        </w:rPr>
        <w:t>ウィジャヤ チャンドラ</w:t>
      </w:r>
      <w:r w:rsidR="00F639AF" w:rsidRPr="009B3991">
        <w:rPr>
          <w:rFonts w:hint="eastAsia"/>
          <w:kern w:val="2"/>
          <w:sz w:val="18"/>
          <w:szCs w:val="18"/>
        </w:rPr>
        <w:t>*</w:t>
      </w:r>
    </w:p>
    <w:p w14:paraId="6DE51378" w14:textId="67ACE2AA" w:rsidR="003554D0" w:rsidRPr="005E140C" w:rsidRDefault="00C66C95" w:rsidP="009B3991">
      <w:pPr>
        <w:pStyle w:val="AuthornameEN"/>
        <w:spacing w:line="280" w:lineRule="exact"/>
        <w:ind w:leftChars="400" w:left="756" w:rightChars="300" w:right="567" w:firstLineChars="100" w:firstLine="199"/>
      </w:pPr>
      <w:r>
        <w:rPr>
          <w:rFonts w:eastAsiaTheme="minorEastAsia"/>
        </w:rPr>
        <w:t>Debdeep Paul</w:t>
      </w:r>
      <w:r w:rsidR="005037DD" w:rsidRPr="005E140C">
        <w:t xml:space="preserve"> </w:t>
      </w:r>
      <w:r w:rsidR="00D446CC" w:rsidRPr="005E140C">
        <w:t xml:space="preserve"> </w:t>
      </w:r>
      <w:r w:rsidR="005037DD" w:rsidRPr="005E140C">
        <w:t xml:space="preserve"> </w:t>
      </w:r>
      <w:r>
        <w:t xml:space="preserve">Yongning </w:t>
      </w:r>
      <w:proofErr w:type="gramStart"/>
      <w:r>
        <w:t>Yin</w:t>
      </w:r>
      <w:r w:rsidR="005037DD" w:rsidRPr="005E140C">
        <w:t xml:space="preserve"> </w:t>
      </w:r>
      <w:r w:rsidR="009B3991">
        <w:rPr>
          <w:rFonts w:ascii="MS Mincho" w:eastAsia="MS Mincho" w:hAnsi="MS Mincho" w:cs="MS Mincho" w:hint="eastAsia"/>
        </w:rPr>
        <w:t xml:space="preserve"> </w:t>
      </w:r>
      <w:r w:rsidR="00C762C7">
        <w:t>Sahim</w:t>
      </w:r>
      <w:proofErr w:type="gramEnd"/>
      <w:r w:rsidR="00C762C7">
        <w:t xml:space="preserve"> </w:t>
      </w:r>
      <w:proofErr w:type="spellStart"/>
      <w:r>
        <w:t>Yamaura</w:t>
      </w:r>
      <w:proofErr w:type="spellEnd"/>
      <w:r w:rsidR="00F949BE" w:rsidRPr="005E140C">
        <w:t xml:space="preserve"> </w:t>
      </w:r>
      <w:r w:rsidR="009B3991">
        <w:rPr>
          <w:rFonts w:eastAsiaTheme="minorEastAsia" w:hint="eastAsia"/>
        </w:rPr>
        <w:t xml:space="preserve"> </w:t>
      </w:r>
      <w:r>
        <w:t>Koji Miura</w:t>
      </w:r>
      <w:r w:rsidR="00033F16">
        <w:rPr>
          <w:rFonts w:eastAsiaTheme="minorEastAsia" w:hint="eastAsia"/>
        </w:rPr>
        <w:t xml:space="preserve"> </w:t>
      </w:r>
      <w:r w:rsidR="009B3991">
        <w:rPr>
          <w:rFonts w:eastAsiaTheme="minorEastAsia" w:hint="eastAsia"/>
        </w:rPr>
        <w:t xml:space="preserve"> </w:t>
      </w:r>
      <w:r w:rsidR="00B76F8E">
        <w:t xml:space="preserve">Yosuke </w:t>
      </w:r>
      <w:proofErr w:type="spellStart"/>
      <w:r w:rsidR="00B76F8E">
        <w:t>Tajika</w:t>
      </w:r>
      <w:proofErr w:type="spellEnd"/>
      <w:r w:rsidR="00B76F8E">
        <w:t xml:space="preserve">  Chandra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2959CBB1" w14:textId="1732EB4A" w:rsidR="00DF29AA" w:rsidRPr="009150B5" w:rsidRDefault="00F375FF" w:rsidP="009B3991">
      <w:pPr>
        <w:pStyle w:val="AbstractJA"/>
        <w:spacing w:line="280" w:lineRule="exact"/>
        <w:ind w:firstLineChars="122" w:firstLine="170"/>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295C1702"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 xml:space="preserve">We propose a metric to measure the risk and demonstrate that implementing the proposed strategy results in a dramatic reduction in risk. </w:t>
      </w:r>
      <w:r w:rsidR="00DA2ACA" w:rsidRPr="00392E2D">
        <w:rPr>
          <w:kern w:val="2"/>
        </w:rPr>
        <w:t>This proves the significant potential of the proposed technology to reduce operational costs while providing measured control over demand backlog risk.</w:t>
      </w:r>
      <w:r w:rsidR="00B65AAF">
        <w:rPr>
          <w:kern w:val="2"/>
        </w:rPr>
        <w:t xml:space="preserve"> Through a case study with a </w:t>
      </w:r>
      <w:r w:rsidR="00B65AAF" w:rsidRPr="00CE6997">
        <w:t>PID device solutions BD</w:t>
      </w:r>
      <w:r w:rsidR="00B65AAF">
        <w:t xml:space="preserve"> we found the cost reduction is 24.8% in a simplistic setting with a single supplier. </w:t>
      </w:r>
      <w:r w:rsidR="00B65AAF">
        <w:rPr>
          <w:kern w:val="2"/>
        </w:rPr>
        <w:t xml:space="preserve"> </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37826DE0" w:rsidR="009D5CD0" w:rsidRDefault="00582CF0" w:rsidP="00520E64">
      <w:pPr>
        <w:pStyle w:val="14"/>
        <w:ind w:firstLine="90"/>
        <w:rPr>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 xml:space="preserve">A major issue faced by the production planning is the demand is </w:t>
      </w:r>
      <w:r w:rsidR="001F41B7">
        <w:rPr>
          <w:rFonts w:asciiTheme="minorHAnsi" w:hAnsiTheme="minorHAnsi" w:cstheme="minorHAnsi"/>
          <w:kern w:val="2"/>
        </w:rPr>
        <w:t>un</w:t>
      </w:r>
      <w:r w:rsidR="00CD4EA4" w:rsidRPr="00392E2D">
        <w:rPr>
          <w:rFonts w:asciiTheme="minorHAnsi" w:hAnsiTheme="minorHAnsi" w:cstheme="minorHAnsi"/>
          <w:kern w:val="2"/>
        </w:rPr>
        <w:t>known in advance</w:t>
      </w:r>
      <w:r w:rsidR="00520E64" w:rsidRPr="00392E2D">
        <w:rPr>
          <w:rFonts w:asciiTheme="minorHAnsi" w:hAnsiTheme="minorHAnsi" w:cstheme="minorHAnsi"/>
          <w:kern w:val="2"/>
        </w:rPr>
        <w:t xml:space="preserve">. </w:t>
      </w:r>
      <w:r w:rsidR="00520E64" w:rsidRPr="00392E2D">
        <w:t xml:space="preserve">Even a small inaccuracy in forecasts can lead to very high 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520E64" w:rsidRPr="00392E2D">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6D5D397A" w14:textId="77777777" w:rsidR="00C06BCB" w:rsidRDefault="00C06BCB" w:rsidP="00CD4EA4">
      <w:pPr>
        <w:pStyle w:val="14"/>
        <w:ind w:firstLine="90"/>
      </w:pPr>
    </w:p>
    <w:p w14:paraId="2C440309" w14:textId="1060D1CC" w:rsidR="00BD15CC" w:rsidRDefault="00BD15CC" w:rsidP="00CD4EA4">
      <w:pPr>
        <w:pStyle w:val="14"/>
        <w:ind w:firstLine="90"/>
        <w:rPr>
          <w:rFonts w:asciiTheme="minorHAnsi" w:hAnsiTheme="minorHAnsi" w:cstheme="minorHAnsi"/>
          <w:kern w:val="2"/>
        </w:rPr>
      </w:pPr>
      <w:r w:rsidRPr="00392E2D">
        <w:t>The uncertainty in demand makes procurement optimization inherently difficult, even though it is critical for financial performance.</w:t>
      </w:r>
      <w:r>
        <w:rPr>
          <w:rFonts w:asciiTheme="minorHAnsi" w:hAnsiTheme="minorHAnsi" w:cstheme="minorHAnsi"/>
          <w:kern w:val="2"/>
        </w:rPr>
        <w:t xml:space="preserve"> </w:t>
      </w:r>
    </w:p>
    <w:p w14:paraId="591688DA" w14:textId="54ED3CD8" w:rsidR="00BD2813" w:rsidRPr="009D5CD0" w:rsidRDefault="00CD4EA4" w:rsidP="00CD4EA4">
      <w:pPr>
        <w:pStyle w:val="14"/>
        <w:ind w:firstLine="90"/>
        <w:rPr>
          <w:rFonts w:asciiTheme="minorHAnsi" w:hAnsiTheme="minorHAnsi" w:cstheme="minorHAnsi"/>
          <w:kern w:val="2"/>
        </w:rPr>
      </w:pPr>
      <w:r>
        <w:rPr>
          <w:kern w:val="2"/>
        </w:rPr>
        <w:t>Fig:1 presents the process flow o</w:t>
      </w:r>
      <w:r w:rsidR="00520E64">
        <w:rPr>
          <w:kern w:val="2"/>
        </w:rPr>
        <w:t>f</w:t>
      </w:r>
      <w:r>
        <w:rPr>
          <w:kern w:val="2"/>
        </w:rPr>
        <w:t xml:space="preserve">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 xml:space="preserve">when the </w:t>
      </w:r>
      <w:r w:rsidR="007F711D" w:rsidRPr="00CE6997">
        <w:rPr>
          <w:rFonts w:asciiTheme="minorHAnsi" w:hAnsiTheme="minorHAnsi" w:cstheme="minorHAnsi"/>
          <w:kern w:val="2"/>
        </w:rPr>
        <w:t>factory is experiencing uncertain demand</w:t>
      </w:r>
      <w:r w:rsidR="00266694" w:rsidRPr="00CE6997">
        <w:rPr>
          <w:rFonts w:asciiTheme="minorHAnsi" w:hAnsiTheme="minorHAnsi" w:cstheme="minorHAnsi"/>
          <w:kern w:val="2"/>
        </w:rPr>
        <w:t xml:space="preserve"> in a multiperiod setting</w:t>
      </w:r>
      <w:r w:rsidR="007F711D" w:rsidRPr="00CE6997">
        <w:rPr>
          <w:rFonts w:asciiTheme="minorHAnsi" w:hAnsiTheme="minorHAnsi" w:cstheme="minorHAnsi"/>
          <w:kern w:val="2"/>
        </w:rPr>
        <w:t xml:space="preserve">. </w:t>
      </w:r>
      <w:r w:rsidRPr="00CE6997">
        <w:rPr>
          <w:kern w:val="2"/>
        </w:rPr>
        <w:t xml:space="preserve">The framework considers multiple suppliers and outputs the optimal quantity to be procured across the planning horizon that minimizes the operational cost. In that sense we are optimizing the supplier portfolio. </w:t>
      </w:r>
      <w:r w:rsidR="00520E64" w:rsidRPr="00CE6997">
        <w:rPr>
          <w:rFonts w:asciiTheme="minorHAnsi" w:hAnsiTheme="minorHAnsi" w:cstheme="minorHAnsi"/>
          <w:kern w:val="2"/>
        </w:rPr>
        <w:t>As per current practices</w:t>
      </w:r>
      <w:r w:rsidR="00171E9A" w:rsidRPr="00CE6997">
        <w:rPr>
          <w:rFonts w:asciiTheme="minorHAnsi" w:hAnsiTheme="minorHAnsi" w:cstheme="minorHAnsi"/>
          <w:kern w:val="2"/>
        </w:rPr>
        <w:t xml:space="preserve"> the procurement managers tend to maintain inventory </w:t>
      </w:r>
      <w:r w:rsidR="00171E9A" w:rsidRPr="009D5CD0">
        <w:rPr>
          <w:rFonts w:asciiTheme="minorHAnsi" w:hAnsiTheme="minorHAnsi" w:cstheme="minorHAnsi"/>
          <w:kern w:val="2"/>
        </w:rPr>
        <w:t xml:space="preserve">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AABF96"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w:t>
      </w:r>
      <w:r w:rsidRPr="00CE6997">
        <w:rPr>
          <w:rFonts w:asciiTheme="minorHAnsi" w:hAnsiTheme="minorHAnsi" w:cstheme="minorHAnsi"/>
          <w:kern w:val="2"/>
        </w:rPr>
        <w:t xml:space="preserve">research. </w:t>
      </w:r>
      <w:r w:rsidR="00913D75" w:rsidRPr="00CE6997">
        <w:rPr>
          <w:rFonts w:asciiTheme="minorHAnsi" w:hAnsiTheme="minorHAnsi" w:cstheme="minorHAnsi"/>
          <w:kern w:val="2"/>
        </w:rPr>
        <w:t>Firstly,</w:t>
      </w:r>
      <w:r w:rsidR="00913D75" w:rsidRPr="00CE6997">
        <w:rPr>
          <w:kern w:val="2"/>
        </w:rPr>
        <w:t xml:space="preserve"> </w:t>
      </w:r>
      <w:r w:rsidR="00171E9A" w:rsidRPr="00CE6997">
        <w:rPr>
          <w:kern w:val="2"/>
        </w:rPr>
        <w:t xml:space="preserve">we formulate a mathematical framework to optimize the procurement management in a multi supplier, multi period scenario to minimize the operational cost considering </w:t>
      </w:r>
      <w:r w:rsidR="00E0535A" w:rsidRPr="00CE6997">
        <w:rPr>
          <w:kern w:val="2"/>
        </w:rPr>
        <w:t>demand uncertainty</w:t>
      </w:r>
      <w:r w:rsidR="00171E9A" w:rsidRPr="00CE6997">
        <w:rPr>
          <w:kern w:val="2"/>
        </w:rPr>
        <w:t xml:space="preserve">. Secondly, we consider the appropriate notion of risk to provide the optimal recommendation on </w:t>
      </w:r>
      <w:r w:rsidR="00171E9A" w:rsidRPr="00CE6997">
        <w:rPr>
          <w:i/>
          <w:iCs/>
          <w:kern w:val="2"/>
        </w:rPr>
        <w:t>how much</w:t>
      </w:r>
      <w:r w:rsidR="00171E9A" w:rsidRPr="00CE6997">
        <w:rPr>
          <w:kern w:val="2"/>
        </w:rPr>
        <w:t xml:space="preserve"> to procure </w:t>
      </w:r>
      <w:r w:rsidR="00171E9A" w:rsidRPr="00CE6997">
        <w:rPr>
          <w:i/>
          <w:iCs/>
          <w:kern w:val="2"/>
        </w:rPr>
        <w:t>when</w:t>
      </w:r>
      <w:r w:rsidR="00171E9A" w:rsidRPr="00CE6997">
        <w:rPr>
          <w:kern w:val="2"/>
        </w:rPr>
        <w:t xml:space="preserve"> (per month) </w:t>
      </w:r>
      <w:r w:rsidR="00171E9A" w:rsidRPr="00CE6997">
        <w:rPr>
          <w:i/>
          <w:iCs/>
          <w:kern w:val="2"/>
        </w:rPr>
        <w:t>from which</w:t>
      </w:r>
      <w:r w:rsidR="00171E9A" w:rsidRPr="00CE6997">
        <w:rPr>
          <w:kern w:val="2"/>
        </w:rPr>
        <w:t xml:space="preserve"> supplier to strike an optimal tradeoff between </w:t>
      </w:r>
      <w:r w:rsidR="00171E9A">
        <w:rPr>
          <w:kern w:val="2"/>
        </w:rPr>
        <w:t xml:space="preserve">overstocking (inefficient cashflow management) and </w:t>
      </w:r>
      <w:r w:rsidR="00171E9A">
        <w:rPr>
          <w:kern w:val="2"/>
        </w:rPr>
        <w:lastRenderedPageBreak/>
        <w:t>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ar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32AC2600"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 xml:space="preserve">together defines the </w:t>
      </w:r>
      <w:r w:rsidRPr="003E4D0E">
        <w:rPr>
          <w:kern w:val="2"/>
        </w:rPr>
        <w:t>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of order quantity. 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285FBD96"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w:t>
      </w:r>
      <w:r w:rsidR="00A73C7E">
        <w:t xml:space="preserve">This method simplifies the problem and makes it more manageable, while it can be computationally </w:t>
      </w:r>
      <w:r w:rsidR="00A73C7E" w:rsidRPr="001F41B7">
        <w:rPr>
          <w:color w:val="000000" w:themeColor="text1"/>
        </w:rPr>
        <w:lastRenderedPageBreak/>
        <w:t xml:space="preserve">expensive if supplying large sample </w:t>
      </w:r>
      <w:r w:rsidR="00A73C7E">
        <w:t xml:space="preserve">sizes. </w:t>
      </w:r>
      <w:r w:rsidR="00DA3754">
        <w:t xml:space="preserve">We call the above formulation as SAA based procurement portfolio optimization (SAA-PPO). </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6D56AF56"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09357CBB" w:rsidR="00515840" w:rsidRDefault="001F41B7" w:rsidP="00F375FF">
      <w:pPr>
        <w:pStyle w:val="14"/>
        <w:spacing w:line="240" w:lineRule="auto"/>
        <w:ind w:firstLineChars="0" w:firstLine="0"/>
        <w:jc w:val="center"/>
        <w:rPr>
          <w:noProof/>
          <w:kern w:val="2"/>
        </w:rPr>
      </w:pPr>
      <w:r>
        <w:rPr>
          <w:noProof/>
          <w:kern w:val="2"/>
        </w:rPr>
        <w:drawing>
          <wp:inline distT="0" distB="0" distL="0" distR="0" wp14:anchorId="63FEBAC5" wp14:editId="60DD3D15">
            <wp:extent cx="2585331" cy="1609194"/>
            <wp:effectExtent l="0" t="0" r="5715" b="3810"/>
            <wp:docPr id="91144095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40954" name="Picture 1" descr="A graph of different colored bars&#10;&#10;Description automatically generated"/>
                    <pic:cNvPicPr/>
                  </pic:nvPicPr>
                  <pic:blipFill rotWithShape="1">
                    <a:blip r:embed="rId9" cstate="print">
                      <a:extLst>
                        <a:ext uri="{28A0092B-C50C-407E-A947-70E740481C1C}">
                          <a14:useLocalDpi xmlns:a14="http://schemas.microsoft.com/office/drawing/2010/main" val="0"/>
                        </a:ext>
                      </a:extLst>
                    </a:blip>
                    <a:srcRect l="5212" t="11169" r="9146"/>
                    <a:stretch/>
                  </pic:blipFill>
                  <pic:spPr bwMode="auto">
                    <a:xfrm>
                      <a:off x="0" y="0"/>
                      <a:ext cx="2586444" cy="1609887"/>
                    </a:xfrm>
                    <a:prstGeom prst="rect">
                      <a:avLst/>
                    </a:prstGeom>
                    <a:ln>
                      <a:noFill/>
                    </a:ln>
                    <a:extLst>
                      <a:ext uri="{53640926-AAD7-44D8-BBD7-CCE9431645EC}">
                        <a14:shadowObscured xmlns:a14="http://schemas.microsoft.com/office/drawing/2010/main"/>
                      </a:ext>
                    </a:extLst>
                  </pic:spPr>
                </pic:pic>
              </a:graphicData>
            </a:graphic>
          </wp:inline>
        </w:drawing>
      </w:r>
    </w:p>
    <w:p w14:paraId="2762387F" w14:textId="5FA5ECC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xml:space="preserve">: Total cost incurred by </w:t>
      </w:r>
      <w:r w:rsidR="001F41B7">
        <w:rPr>
          <w:noProof/>
          <w:kern w:val="2"/>
          <w:sz w:val="16"/>
          <w:szCs w:val="16"/>
        </w:rPr>
        <w:t>Baseline method (existing)</w:t>
      </w:r>
    </w:p>
    <w:p w14:paraId="5B99F5FA" w14:textId="7B7A4923" w:rsidR="00520E64" w:rsidRDefault="00520E64" w:rsidP="00FB083B">
      <w:pPr>
        <w:pStyle w:val="14"/>
        <w:ind w:firstLine="90"/>
        <w:rPr>
          <w:noProof/>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i) average performance and, ii) risk. Average performance corresponds to the 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xml:space="preserve">. We evaluate the strategies with, i) insample and ii) outsample inputs to effectiveness on similar inputs and </w:t>
      </w:r>
      <w:r w:rsidR="0089064A">
        <w:t xml:space="preserve">test the model's generalizability to new data. </w:t>
      </w:r>
      <w:proofErr w:type="spellStart"/>
      <w:r w:rsidR="0089064A">
        <w:t>Insample</w:t>
      </w:r>
      <w:proofErr w:type="spellEnd"/>
      <w:r w:rsidR="0089064A">
        <w:t xml:space="preserve"> evaluation </w:t>
      </w:r>
      <w:r w:rsidR="0089064A" w:rsidRPr="007F3740">
        <w:t>measures the model's performance on the same dataset used to train or develop the optimization model</w:t>
      </w:r>
      <w:r w:rsidR="0089064A">
        <w:t xml:space="preserve">, </w:t>
      </w:r>
      <w:proofErr w:type="spellStart"/>
      <w:r w:rsidR="0089064A">
        <w:t>i.e</w:t>
      </w:r>
      <w:proofErr w:type="spellEnd"/>
      <w:r w:rsidR="0089064A">
        <w:t xml:space="preserve">, measures the objective function in </w:t>
      </w:r>
      <w:r w:rsidR="0089064A">
        <w:t>the same instan</w:t>
      </w:r>
      <w:r w:rsidR="004D49FA">
        <w:t>ce.</w:t>
      </w:r>
    </w:p>
    <w:p w14:paraId="2CCE965F" w14:textId="5626333B" w:rsidR="00D248AA" w:rsidRDefault="001F41B7"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12884CF5" wp14:editId="57E0A9C1">
            <wp:extent cx="2578308" cy="1609388"/>
            <wp:effectExtent l="0" t="0" r="0" b="3810"/>
            <wp:docPr id="1799907654"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07654" name="Picture 3" descr="A graph of different colored bars&#10;&#10;Description automatically generated"/>
                    <pic:cNvPicPr/>
                  </pic:nvPicPr>
                  <pic:blipFill rotWithShape="1">
                    <a:blip r:embed="rId10" cstate="print">
                      <a:extLst>
                        <a:ext uri="{28A0092B-C50C-407E-A947-70E740481C1C}">
                          <a14:useLocalDpi xmlns:a14="http://schemas.microsoft.com/office/drawing/2010/main" val="0"/>
                        </a:ext>
                      </a:extLst>
                    </a:blip>
                    <a:srcRect l="5708" t="11166" r="8890"/>
                    <a:stretch/>
                  </pic:blipFill>
                  <pic:spPr bwMode="auto">
                    <a:xfrm>
                      <a:off x="0" y="0"/>
                      <a:ext cx="2579166" cy="1609923"/>
                    </a:xfrm>
                    <a:prstGeom prst="rect">
                      <a:avLst/>
                    </a:prstGeom>
                    <a:ln>
                      <a:noFill/>
                    </a:ln>
                    <a:extLst>
                      <a:ext uri="{53640926-AAD7-44D8-BBD7-CCE9431645EC}">
                        <a14:shadowObscured xmlns:a14="http://schemas.microsoft.com/office/drawing/2010/main"/>
                      </a:ext>
                    </a:extLst>
                  </pic:spPr>
                </pic:pic>
              </a:graphicData>
            </a:graphic>
          </wp:inline>
        </w:drawing>
      </w:r>
    </w:p>
    <w:p w14:paraId="58658262" w14:textId="59628F4E" w:rsidR="00F81FAF" w:rsidRDefault="00F81FAF" w:rsidP="00F97FB6">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t>
      </w:r>
    </w:p>
    <w:p w14:paraId="0427D507" w14:textId="3CEBC649" w:rsidR="00A704F6" w:rsidRDefault="001F41B7" w:rsidP="00CD475F">
      <w:pPr>
        <w:pStyle w:val="14"/>
        <w:spacing w:line="240" w:lineRule="auto"/>
        <w:ind w:firstLineChars="27" w:firstLine="49"/>
        <w:jc w:val="center"/>
        <w:rPr>
          <w:noProof/>
          <w:kern w:val="2"/>
        </w:rPr>
      </w:pPr>
      <w:r>
        <w:rPr>
          <w:noProof/>
          <w:kern w:val="2"/>
        </w:rPr>
        <w:drawing>
          <wp:inline distT="0" distB="0" distL="0" distR="0" wp14:anchorId="3033DFC6" wp14:editId="38FCC5FE">
            <wp:extent cx="2540184" cy="1623695"/>
            <wp:effectExtent l="0" t="0" r="0" b="1905"/>
            <wp:docPr id="221024223" name="Picture 4"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24223" name="Picture 4" descr="A graph of a cost&#10;&#10;Description automatically generated"/>
                    <pic:cNvPicPr/>
                  </pic:nvPicPr>
                  <pic:blipFill rotWithShape="1">
                    <a:blip r:embed="rId11" cstate="print">
                      <a:extLst>
                        <a:ext uri="{28A0092B-C50C-407E-A947-70E740481C1C}">
                          <a14:useLocalDpi xmlns:a14="http://schemas.microsoft.com/office/drawing/2010/main" val="0"/>
                        </a:ext>
                      </a:extLst>
                    </a:blip>
                    <a:srcRect l="6703" t="10340" r="9124"/>
                    <a:stretch/>
                  </pic:blipFill>
                  <pic:spPr bwMode="auto">
                    <a:xfrm>
                      <a:off x="0" y="0"/>
                      <a:ext cx="2540832" cy="1624109"/>
                    </a:xfrm>
                    <a:prstGeom prst="rect">
                      <a:avLst/>
                    </a:prstGeom>
                    <a:ln>
                      <a:noFill/>
                    </a:ln>
                    <a:extLst>
                      <a:ext uri="{53640926-AAD7-44D8-BBD7-CCE9431645EC}">
                        <a14:shadowObscured xmlns:a14="http://schemas.microsoft.com/office/drawing/2010/main"/>
                      </a:ext>
                    </a:extLst>
                  </pic:spPr>
                </pic:pic>
              </a:graphicData>
            </a:graphic>
          </wp:inline>
        </w:drawing>
      </w:r>
    </w:p>
    <w:p w14:paraId="1EF9F2E2" w14:textId="70FDB544" w:rsid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w:t>
      </w:r>
      <w:r w:rsidR="002E64D1">
        <w:rPr>
          <w:noProof/>
          <w:kern w:val="2"/>
          <w:sz w:val="16"/>
          <w:szCs w:val="16"/>
        </w:rPr>
        <w:t>D</w:t>
      </w:r>
      <w:r>
        <w:rPr>
          <w:noProof/>
          <w:kern w:val="2"/>
          <w:sz w:val="16"/>
          <w:szCs w:val="16"/>
        </w:rPr>
        <w:t xml:space="preserve">etrministic optimization </w:t>
      </w:r>
    </w:p>
    <w:p w14:paraId="63DA46CC" w14:textId="580BC51A" w:rsidR="00C65578" w:rsidRDefault="001F41B7" w:rsidP="00520E64">
      <w:pPr>
        <w:pStyle w:val="14"/>
        <w:spacing w:line="240" w:lineRule="auto"/>
        <w:ind w:firstLine="90"/>
        <w:jc w:val="center"/>
        <w:rPr>
          <w:noProof/>
          <w:kern w:val="2"/>
        </w:rPr>
      </w:pPr>
      <w:r>
        <w:rPr>
          <w:noProof/>
          <w:kern w:val="2"/>
        </w:rPr>
        <w:drawing>
          <wp:inline distT="0" distB="0" distL="0" distR="0" wp14:anchorId="56954917" wp14:editId="6340AB28">
            <wp:extent cx="2669518" cy="1508760"/>
            <wp:effectExtent l="0" t="0" r="0" b="0"/>
            <wp:docPr id="616685320"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85320" name="Picture 6" descr="A diagram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84675" cy="1517327"/>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72E27593" w14:textId="77777777" w:rsidR="00CD475F" w:rsidRDefault="004D49FA" w:rsidP="004D49FA">
      <w:pPr>
        <w:pStyle w:val="14"/>
        <w:spacing w:line="240" w:lineRule="auto"/>
        <w:ind w:firstLine="90"/>
      </w:pPr>
      <w:r>
        <w:t xml:space="preserve">More specifically in this, the optimization problem is solved with one of inputs and optimal order is computed. </w:t>
      </w:r>
    </w:p>
    <w:p w14:paraId="1557E020" w14:textId="61B6124C" w:rsidR="00C4507C" w:rsidRDefault="004D49FA" w:rsidP="00CD475F">
      <w:pPr>
        <w:pStyle w:val="14"/>
        <w:ind w:firstLine="90"/>
        <w:rPr>
          <w:kern w:val="2"/>
        </w:rPr>
      </w:pPr>
      <w:r>
        <w:t>Now this solution is applied on 100 other instances of input data and the objective function is computed. The results obtained thus far makes some assumptions about the cost of storage and backlog.</w:t>
      </w:r>
      <w:r w:rsidR="00F97FB6">
        <w:t xml:space="preserve"> On the other hand, </w:t>
      </w:r>
      <w:proofErr w:type="spellStart"/>
      <w:r w:rsidR="00F97FB6">
        <w:t>outsample</w:t>
      </w:r>
      <w:proofErr w:type="spellEnd"/>
      <w:r w:rsidR="00F97FB6">
        <w:t xml:space="preserve"> evaluation measures the model's performance on a separate, unseen dataset not used during the model's training phase, </w:t>
      </w:r>
      <w:proofErr w:type="spellStart"/>
      <w:r w:rsidR="00F97FB6">
        <w:t>i.e</w:t>
      </w:r>
      <w:proofErr w:type="spellEnd"/>
      <w:r w:rsidR="00F97FB6">
        <w:t xml:space="preserve"> measures the objective function with another set of input data.</w:t>
      </w:r>
      <w:r w:rsidR="00F926D2">
        <w:t xml:space="preserve"> </w:t>
      </w:r>
      <w:r w:rsidR="00F926D2">
        <w:rPr>
          <w:kern w:val="2"/>
        </w:rPr>
        <w:t>Table 1 given above provides the summary statistics of the evaluations we perform. Fig.2, 3 and 4 shows the cost incurred under baseline, SAA-PPO and deterministic strategies, respectively.</w:t>
      </w:r>
      <w:r w:rsidR="00CD475F">
        <w:t xml:space="preserve"> </w:t>
      </w:r>
      <w:r w:rsidR="001E52CE">
        <w:rPr>
          <w:kern w:val="2"/>
        </w:rPr>
        <w:t xml:space="preserve">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sidR="001E52CE">
        <w:rPr>
          <w:kern w:val="2"/>
        </w:rPr>
        <w:t>outsample</w:t>
      </w:r>
      <w:proofErr w:type="spellEnd"/>
      <w:r w:rsidR="001E52CE">
        <w:rPr>
          <w:kern w:val="2"/>
        </w:rPr>
        <w:t xml:space="preserve"> performance of deterministic strategy is still better than </w:t>
      </w:r>
      <w:proofErr w:type="spellStart"/>
      <w:r w:rsidR="001E52CE">
        <w:rPr>
          <w:kern w:val="2"/>
        </w:rPr>
        <w:t>insample</w:t>
      </w:r>
      <w:proofErr w:type="spellEnd"/>
      <w:r w:rsidR="001E52CE">
        <w:rPr>
          <w:kern w:val="2"/>
        </w:rPr>
        <w:t xml:space="preserve"> performance of baseline. This highlights the great potential of mathematical optimization-based procurement management.</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51E7FC" w:rsidR="00E76447" w:rsidRPr="00F81FAF" w:rsidRDefault="001F41B7" w:rsidP="00826AA1">
      <w:pPr>
        <w:pStyle w:val="14"/>
        <w:spacing w:line="240" w:lineRule="auto"/>
        <w:ind w:firstLine="80"/>
        <w:jc w:val="center"/>
        <w:rPr>
          <w:noProof/>
          <w:kern w:val="2"/>
          <w:sz w:val="16"/>
          <w:szCs w:val="16"/>
        </w:rPr>
      </w:pPr>
      <w:r w:rsidRPr="001F41B7">
        <w:rPr>
          <w:noProof/>
          <w:kern w:val="2"/>
          <w:sz w:val="16"/>
          <w:szCs w:val="16"/>
        </w:rPr>
        <w:lastRenderedPageBreak/>
        <w:drawing>
          <wp:inline distT="0" distB="0" distL="0" distR="0" wp14:anchorId="383D7787" wp14:editId="285CE6D8">
            <wp:extent cx="2546350" cy="949260"/>
            <wp:effectExtent l="0" t="0" r="6350" b="3810"/>
            <wp:docPr id="1537389161" name="Picture 1" descr="A table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89161" name="Picture 1" descr="A table of numbers and a number&#10;&#10;Description automatically generated with medium confidence"/>
                    <pic:cNvPicPr/>
                  </pic:nvPicPr>
                  <pic:blipFill>
                    <a:blip r:embed="rId13"/>
                    <a:stretch>
                      <a:fillRect/>
                    </a:stretch>
                  </pic:blipFill>
                  <pic:spPr>
                    <a:xfrm>
                      <a:off x="0" y="0"/>
                      <a:ext cx="2573295" cy="959305"/>
                    </a:xfrm>
                    <a:prstGeom prst="rect">
                      <a:avLst/>
                    </a:prstGeom>
                  </pic:spPr>
                </pic:pic>
              </a:graphicData>
            </a:graphic>
          </wp:inline>
        </w:drawing>
      </w:r>
    </w:p>
    <w:p w14:paraId="7A915C87" w14:textId="52B06619" w:rsidR="003241E0" w:rsidRDefault="0076228C" w:rsidP="005F4138">
      <w:pPr>
        <w:pStyle w:val="14"/>
        <w:ind w:firstLineChars="27" w:firstLine="49"/>
        <w:rPr>
          <w:kern w:val="2"/>
        </w:rPr>
      </w:pPr>
      <w:r>
        <w:rPr>
          <w:kern w:val="2"/>
        </w:rPr>
        <w:t xml:space="preserve">As observed in demand forecast </w:t>
      </w:r>
      <w:proofErr w:type="gramStart"/>
      <w:r>
        <w:rPr>
          <w:kern w:val="2"/>
        </w:rPr>
        <w:t>project</w:t>
      </w:r>
      <w:proofErr w:type="gramEnd"/>
      <w:r>
        <w:rPr>
          <w:kern w:val="2"/>
        </w:rPr>
        <w:t xml:space="preserve"> we observe for some product the forecast error is very high </w:t>
      </w:r>
      <w:r w:rsidR="001A1B9B">
        <w:rPr>
          <w:kern w:val="2"/>
        </w:rPr>
        <w:t>while</w:t>
      </w:r>
      <w:r>
        <w:rPr>
          <w:kern w:val="2"/>
        </w:rPr>
        <w:t xml:space="preserve"> for some products it is very low</w:t>
      </w:r>
      <w:r w:rsidR="002E64D1">
        <w:rPr>
          <w:kern w:val="2"/>
        </w:rPr>
        <w:t xml:space="preserve"> [2]</w:t>
      </w:r>
      <w:r>
        <w:rPr>
          <w:kern w:val="2"/>
        </w:rPr>
        <w:t xml:space="preserve">. The </w:t>
      </w:r>
      <w:proofErr w:type="spellStart"/>
      <w:r>
        <w:rPr>
          <w:kern w:val="2"/>
        </w:rPr>
        <w:t>insample</w:t>
      </w:r>
      <w:proofErr w:type="spellEnd"/>
      <w:r>
        <w:rPr>
          <w:kern w:val="2"/>
        </w:rPr>
        <w:t xml:space="preserve"> cost is more representative in the low forecast</w:t>
      </w:r>
      <w:r w:rsidR="00F375FF">
        <w:rPr>
          <w:kern w:val="2"/>
        </w:rPr>
        <w:t xml:space="preserve"> error</w:t>
      </w:r>
      <w:r>
        <w:rPr>
          <w:kern w:val="2"/>
        </w:rPr>
        <w:t xml:space="preserve"> arena whereas </w:t>
      </w:r>
      <w:proofErr w:type="spellStart"/>
      <w:r>
        <w:rPr>
          <w:kern w:val="2"/>
        </w:rPr>
        <w:t>outsample</w:t>
      </w:r>
      <w:proofErr w:type="spellEnd"/>
      <w:r>
        <w:rPr>
          <w:kern w:val="2"/>
        </w:rPr>
        <w:t xml:space="preserve"> cost is more representative in the high demand forecast error arena.</w:t>
      </w:r>
      <w:r w:rsidR="005F4138">
        <w:rPr>
          <w:kern w:val="2"/>
        </w:rPr>
        <w:t xml:space="preserve"> </w:t>
      </w:r>
      <w:r w:rsidR="003241E0">
        <w:rPr>
          <w:kern w:val="2"/>
        </w:rPr>
        <w:t>To standardize the variance around the mean we report the coefficient of variance (</w:t>
      </w:r>
      <w:proofErr w:type="spellStart"/>
      <w:r w:rsidR="003241E0">
        <w:rPr>
          <w:kern w:val="2"/>
        </w:rPr>
        <w:t>CoV</w:t>
      </w:r>
      <w:proofErr w:type="spellEnd"/>
      <w:r w:rsidR="003241E0">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44F67EEB" w:rsidR="00F375FF" w:rsidRDefault="003241E0" w:rsidP="003241E0">
      <w:pPr>
        <w:pStyle w:val="14"/>
        <w:ind w:firstLine="90"/>
        <w:rPr>
          <w:kern w:val="2"/>
        </w:rPr>
      </w:pP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A73C7E">
        <w:rPr>
          <w:kern w:val="2"/>
        </w:rPr>
        <w:t>5</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w:t>
      </w:r>
    </w:p>
    <w:p w14:paraId="77A08FC3" w14:textId="77777777" w:rsidR="00FB4E90" w:rsidRDefault="00FB4E90" w:rsidP="003241E0">
      <w:pPr>
        <w:pStyle w:val="14"/>
        <w:ind w:firstLine="90"/>
        <w:rPr>
          <w:kern w:val="2"/>
        </w:rPr>
      </w:pPr>
    </w:p>
    <w:p w14:paraId="1B4D0AD9" w14:textId="523CA1B4" w:rsidR="00FB4E90" w:rsidRPr="009150B5" w:rsidRDefault="00FB4E90" w:rsidP="00FB4E90">
      <w:pPr>
        <w:pStyle w:val="SubsctionHeading2"/>
        <w:rPr>
          <w:kern w:val="2"/>
        </w:rPr>
      </w:pPr>
      <w:proofErr w:type="gramStart"/>
      <w:r w:rsidRPr="009150B5">
        <w:rPr>
          <w:kern w:val="2"/>
        </w:rPr>
        <w:t>2.</w:t>
      </w:r>
      <w:r>
        <w:rPr>
          <w:kern w:val="2"/>
        </w:rPr>
        <w:t xml:space="preserve">4.2 </w:t>
      </w:r>
      <w:r w:rsidRPr="009150B5">
        <w:rPr>
          <w:kern w:val="2"/>
        </w:rPr>
        <w:t xml:space="preserve"> </w:t>
      </w:r>
      <w:r>
        <w:rPr>
          <w:kern w:val="2"/>
        </w:rPr>
        <w:t>Evaluation</w:t>
      </w:r>
      <w:proofErr w:type="gramEnd"/>
      <w:r>
        <w:rPr>
          <w:kern w:val="2"/>
        </w:rPr>
        <w:t xml:space="preserve"> with a PID device solutions business division</w:t>
      </w:r>
    </w:p>
    <w:p w14:paraId="19E2229A" w14:textId="032531DC" w:rsidR="001E52CE" w:rsidRPr="00CE6997" w:rsidRDefault="00E5329D" w:rsidP="001E52CE">
      <w:pPr>
        <w:pStyle w:val="14"/>
        <w:ind w:firstLine="90"/>
        <w:rPr>
          <w:kern w:val="2"/>
        </w:rPr>
      </w:pPr>
      <w:r w:rsidRPr="00CE6997">
        <w:t>A</w:t>
      </w:r>
      <w:r w:rsidR="001E52CE" w:rsidRPr="00CE6997">
        <w:t xml:space="preserve"> PID device solutions BD </w:t>
      </w:r>
      <w:r w:rsidRPr="00CE6997">
        <w:t xml:space="preserve">is </w:t>
      </w:r>
      <w:r w:rsidR="001E52CE" w:rsidRPr="00CE6997">
        <w:t xml:space="preserve">in the process of </w:t>
      </w:r>
      <w:r w:rsidRPr="00CE6997">
        <w:t xml:space="preserve">adopting </w:t>
      </w:r>
      <w:r w:rsidR="001E52CE" w:rsidRPr="00CE6997">
        <w:t>our technology</w:t>
      </w:r>
      <w:r w:rsidR="00D06462" w:rsidRPr="002C705B">
        <w:t>.</w:t>
      </w:r>
      <w:r w:rsidR="002C705B">
        <w:t xml:space="preserve"> </w:t>
      </w:r>
      <w:r w:rsidR="002C705B" w:rsidRPr="002C705B">
        <w:t xml:space="preserve">We tested over one realized instance of actual demand. Some simplification is adopted, such as single supplier, due to information constraint. </w:t>
      </w:r>
      <w:r w:rsidR="001E52CE" w:rsidRPr="002C705B">
        <w:t xml:space="preserve">Under this simplistic setting </w:t>
      </w:r>
      <w:r w:rsidRPr="002C705B">
        <w:t>we</w:t>
      </w:r>
      <w:r w:rsidR="001E52CE" w:rsidRPr="002C705B">
        <w:t xml:space="preserve"> perform our experiment and compared </w:t>
      </w:r>
      <w:r w:rsidR="001E52CE" w:rsidRPr="00CE6997">
        <w:t>the actual cost with the cost obtained from the deterministic optimization presented in (1) to (11)</w:t>
      </w:r>
      <w:r w:rsidR="00336080" w:rsidRPr="00CE6997">
        <w:t xml:space="preserve"> with safety inventory of 14 days</w:t>
      </w:r>
      <w:r w:rsidR="001E52CE" w:rsidRPr="00CE6997">
        <w:t xml:space="preserve">. </w:t>
      </w:r>
      <w:r w:rsidR="00336080" w:rsidRPr="00CE6997">
        <w:t>The result</w:t>
      </w:r>
      <w:r w:rsidR="001E52CE" w:rsidRPr="00CE6997">
        <w:t xml:space="preserve"> shows 24.8% reduction </w:t>
      </w:r>
      <w:r w:rsidR="00336080" w:rsidRPr="00CE6997">
        <w:t>in operating cost</w:t>
      </w:r>
      <w:r w:rsidR="001E52CE" w:rsidRPr="00CE6997">
        <w:t xml:space="preserve">. Some more experiments with SAA-PPO are under progress with the business users. </w:t>
      </w:r>
      <w:r w:rsidRPr="00CE6997">
        <w:t>T</w:t>
      </w:r>
      <w:r w:rsidR="00FB4E90" w:rsidRPr="00CE6997">
        <w:t>he framework developed in th</w:t>
      </w:r>
      <w:r w:rsidRPr="00CE6997">
        <w:t>is</w:t>
      </w:r>
      <w:r w:rsidR="00FB4E90" w:rsidRPr="00CE6997">
        <w:t xml:space="preserve"> paper is </w:t>
      </w:r>
      <w:r w:rsidRPr="00CE6997">
        <w:t>comprehensive</w:t>
      </w:r>
      <w:r w:rsidR="00FB4E90" w:rsidRPr="00CE6997">
        <w:t xml:space="preserve"> and considers the complex case with multiple suppliers</w:t>
      </w:r>
      <w:r w:rsidR="00336080" w:rsidRPr="00CE6997">
        <w:t xml:space="preserve">, nevertheless it supports such simple cases as well resulting in significant operating cost reduction. </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64A0978A" w:rsidR="00F375FF" w:rsidRPr="009150B5" w:rsidRDefault="00F375FF" w:rsidP="00F375FF">
      <w:pPr>
        <w:pStyle w:val="SubsctionHeading2"/>
        <w:spacing w:line="240" w:lineRule="auto"/>
        <w:jc w:val="left"/>
        <w:rPr>
          <w:kern w:val="2"/>
        </w:rPr>
      </w:pPr>
      <w:proofErr w:type="gramStart"/>
      <w:r w:rsidRPr="009150B5">
        <w:rPr>
          <w:kern w:val="2"/>
        </w:rPr>
        <w:t>2.</w:t>
      </w:r>
      <w:r>
        <w:rPr>
          <w:kern w:val="2"/>
        </w:rPr>
        <w:t>5</w:t>
      </w:r>
      <w:r w:rsidRPr="009150B5">
        <w:rPr>
          <w:kern w:val="2"/>
        </w:rPr>
        <w:t xml:space="preserve">  </w:t>
      </w:r>
      <w:r>
        <w:rPr>
          <w:kern w:val="2"/>
        </w:rPr>
        <w:t>Technology</w:t>
      </w:r>
      <w:proofErr w:type="gramEnd"/>
      <w:r>
        <w:rPr>
          <w:kern w:val="2"/>
        </w:rPr>
        <w:t xml:space="preserve"> roadmap</w:t>
      </w:r>
    </w:p>
    <w:p w14:paraId="652388D7" w14:textId="77777777" w:rsidR="00CD475F" w:rsidRDefault="00F375FF" w:rsidP="00085319">
      <w:pPr>
        <w:pStyle w:val="SubsctionHeading2"/>
        <w:rPr>
          <w:rStyle w:val="Normal0"/>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 The SAA</w:t>
      </w:r>
      <w:r w:rsidR="00DA3754">
        <w:rPr>
          <w:rStyle w:val="Normal0"/>
          <w:kern w:val="2"/>
        </w:rPr>
        <w:t>-PPO</w:t>
      </w:r>
      <w:r w:rsidR="004D49FA">
        <w:rPr>
          <w:rStyle w:val="Normal0"/>
          <w:kern w:val="2"/>
        </w:rPr>
        <w:t xml:space="preserve"> model presented in this paper is a starting point for stochastic optimization and we wish to develop advanced robust optimization-based techniques to address this issue.</w:t>
      </w:r>
      <w:r w:rsidR="00085319">
        <w:rPr>
          <w:rStyle w:val="Normal0"/>
          <w:kern w:val="2"/>
        </w:rPr>
        <w:t xml:space="preserve"> We found some advanced and customized variant of distributionally robust optimization as the probability distributions of the input parameters are not known in advance </w:t>
      </w:r>
      <w:r w:rsidR="00085319">
        <w:rPr>
          <w:rStyle w:val="Normal0"/>
          <w:kern w:val="2"/>
        </w:rPr>
        <w:fldChar w:fldCharType="begin"/>
      </w:r>
      <w:r w:rsidR="00085319">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085319">
        <w:rPr>
          <w:rStyle w:val="Normal0"/>
          <w:kern w:val="2"/>
        </w:rPr>
        <w:fldChar w:fldCharType="separate"/>
      </w:r>
      <w:r w:rsidR="00085319">
        <w:rPr>
          <w:rStyle w:val="Normal0"/>
          <w:noProof/>
          <w:kern w:val="2"/>
        </w:rPr>
        <w:t>[4]</w:t>
      </w:r>
      <w:r w:rsidR="00085319">
        <w:rPr>
          <w:rStyle w:val="Normal0"/>
          <w:kern w:val="2"/>
        </w:rPr>
        <w:fldChar w:fldCharType="end"/>
      </w:r>
      <w:r w:rsidR="00085319">
        <w:rPr>
          <w:rStyle w:val="Normal0"/>
          <w:kern w:val="2"/>
        </w:rPr>
        <w:t xml:space="preserve">, </w:t>
      </w:r>
      <w:r w:rsidR="00085319">
        <w:rPr>
          <w:rStyle w:val="Normal0"/>
          <w:kern w:val="2"/>
        </w:rPr>
        <w:fldChar w:fldCharType="begin"/>
      </w:r>
      <w:r w:rsidR="00085319">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085319">
        <w:rPr>
          <w:rStyle w:val="Normal0"/>
          <w:kern w:val="2"/>
        </w:rPr>
        <w:fldChar w:fldCharType="separate"/>
      </w:r>
      <w:r w:rsidR="00085319">
        <w:rPr>
          <w:rStyle w:val="Normal0"/>
          <w:noProof/>
          <w:kern w:val="2"/>
        </w:rPr>
        <w:t>[5]</w:t>
      </w:r>
      <w:r w:rsidR="00085319">
        <w:rPr>
          <w:rStyle w:val="Normal0"/>
          <w:kern w:val="2"/>
        </w:rPr>
        <w:fldChar w:fldCharType="end"/>
      </w:r>
      <w:r w:rsidR="00085319">
        <w:rPr>
          <w:rStyle w:val="Normal0"/>
          <w:kern w:val="2"/>
        </w:rPr>
        <w:t xml:space="preserve"> can be useful for our problem. Additionally, we only observe one realization of the historical parameters that serve as inputs to the optimization problem, so distributional assumptions with parametric family of </w:t>
      </w:r>
      <w:r w:rsidR="00085319">
        <w:rPr>
          <w:rStyle w:val="Normal0"/>
          <w:kern w:val="2"/>
        </w:rPr>
        <w:t xml:space="preserve">models may be restrictive.  </w:t>
      </w:r>
    </w:p>
    <w:p w14:paraId="25AC3095" w14:textId="75A20EED" w:rsidR="00085319" w:rsidRPr="009150B5" w:rsidRDefault="00085319" w:rsidP="00085319">
      <w:pPr>
        <w:pStyle w:val="SubsctionHeading2"/>
        <w:rPr>
          <w:rStyle w:val="Normal0"/>
          <w:kern w:val="2"/>
        </w:rPr>
      </w:pPr>
      <w:r>
        <w:rPr>
          <w:rStyle w:val="Normal0"/>
          <w:kern w:val="2"/>
        </w:rPr>
        <w:t xml:space="preserve">     </w:t>
      </w:r>
    </w:p>
    <w:p w14:paraId="58BFF753" w14:textId="4C979D32" w:rsidR="00C702C9" w:rsidRDefault="00F97FB6" w:rsidP="00940063">
      <w:pPr>
        <w:pStyle w:val="14"/>
        <w:spacing w:line="240" w:lineRule="auto"/>
        <w:ind w:firstLine="90"/>
        <w:rPr>
          <w:noProof/>
          <w:kern w:val="2"/>
        </w:rPr>
      </w:pPr>
      <w:r>
        <w:rPr>
          <w:noProof/>
          <w:kern w:val="2"/>
        </w:rPr>
        <w:drawing>
          <wp:inline distT="0" distB="0" distL="0" distR="0" wp14:anchorId="6F7655FC" wp14:editId="48D89C9B">
            <wp:extent cx="2948940" cy="1558844"/>
            <wp:effectExtent l="0" t="0" r="3810" b="3810"/>
            <wp:docPr id="1312545413"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45413" name="Picture 7" descr="A screenshot of a graph&#10;&#10;Description automatically generated"/>
                    <pic:cNvPicPr/>
                  </pic:nvPicPr>
                  <pic:blipFill rotWithShape="1">
                    <a:blip r:embed="rId15" cstate="print">
                      <a:extLst>
                        <a:ext uri="{28A0092B-C50C-407E-A947-70E740481C1C}">
                          <a14:useLocalDpi xmlns:a14="http://schemas.microsoft.com/office/drawing/2010/main" val="0"/>
                        </a:ext>
                      </a:extLst>
                    </a:blip>
                    <a:srcRect t="3041" b="4462"/>
                    <a:stretch/>
                  </pic:blipFill>
                  <pic:spPr bwMode="auto">
                    <a:xfrm>
                      <a:off x="0" y="0"/>
                      <a:ext cx="2977126" cy="1573743"/>
                    </a:xfrm>
                    <a:prstGeom prst="rect">
                      <a:avLst/>
                    </a:prstGeom>
                    <a:ln>
                      <a:noFill/>
                    </a:ln>
                    <a:extLst>
                      <a:ext uri="{53640926-AAD7-44D8-BBD7-CCE9431645EC}">
                        <a14:shadowObscured xmlns:a14="http://schemas.microsoft.com/office/drawing/2010/main"/>
                      </a:ext>
                    </a:extLst>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2C07737D" w14:textId="77777777" w:rsidR="000061A6" w:rsidRPr="009150B5" w:rsidRDefault="000061A6" w:rsidP="006B7E75">
      <w:pPr>
        <w:pStyle w:val="SubsctionHeading2"/>
        <w:rPr>
          <w:rStyle w:val="Normal0"/>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r w:rsidR="00BD2813" w:rsidRPr="009150B5">
        <w:rPr>
          <w:rStyle w:val="SectionHeading-20"/>
          <w:szCs w:val="22"/>
        </w:rPr>
        <w:t>Conclusions</w:t>
      </w:r>
      <w:proofErr w:type="gramEnd"/>
    </w:p>
    <w:p w14:paraId="14A604B1" w14:textId="50A94425"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t>
      </w:r>
      <w:r w:rsidR="0079624B">
        <w:rPr>
          <w:kern w:val="2"/>
        </w:rPr>
        <w:t xml:space="preserve">We choose to </w:t>
      </w:r>
      <w:r w:rsidR="0079624B" w:rsidRPr="00CE6997">
        <w:rPr>
          <w:kern w:val="2"/>
        </w:rPr>
        <w:t>quantify the risk through the coefficient of variance (</w:t>
      </w:r>
      <w:proofErr w:type="spellStart"/>
      <w:r w:rsidR="0079624B" w:rsidRPr="00CE6997">
        <w:rPr>
          <w:kern w:val="2"/>
        </w:rPr>
        <w:t>CoV</w:t>
      </w:r>
      <w:proofErr w:type="spellEnd"/>
      <w:r w:rsidR="0079624B" w:rsidRPr="00CE6997">
        <w:rPr>
          <w:kern w:val="2"/>
        </w:rPr>
        <w:t xml:space="preserve">) </w:t>
      </w:r>
      <w:r w:rsidR="00C06BCB">
        <w:rPr>
          <w:kern w:val="2"/>
        </w:rPr>
        <w:t>which is observed to be 6.3 and 1.3,</w:t>
      </w:r>
      <w:r w:rsidR="0079624B" w:rsidRPr="00CE6997">
        <w:rPr>
          <w:kern w:val="2"/>
        </w:rPr>
        <w:t xml:space="preserve"> under baseline and SAA</w:t>
      </w:r>
      <w:r w:rsidR="00DA3754" w:rsidRPr="00CE6997">
        <w:rPr>
          <w:kern w:val="2"/>
        </w:rPr>
        <w:t>-PPO</w:t>
      </w:r>
      <w:r w:rsidR="0079624B" w:rsidRPr="00CE6997">
        <w:rPr>
          <w:kern w:val="2"/>
        </w:rPr>
        <w:t>. This demonstrate that there is a substantial reduction in risk after implementation of SAA</w:t>
      </w:r>
      <w:r w:rsidR="00DA3754" w:rsidRPr="00CE6997">
        <w:rPr>
          <w:kern w:val="2"/>
        </w:rPr>
        <w:t>-PPO</w:t>
      </w:r>
      <w:r w:rsidR="0079624B" w:rsidRPr="00CE6997">
        <w:rPr>
          <w:kern w:val="2"/>
        </w:rPr>
        <w:t xml:space="preserve">. </w:t>
      </w:r>
      <w:r w:rsidR="00CD475F" w:rsidRPr="00CE6997">
        <w:t xml:space="preserve">We also applied our </w:t>
      </w:r>
      <w:r w:rsidR="00336080" w:rsidRPr="00CE6997">
        <w:t>d</w:t>
      </w:r>
      <w:r w:rsidR="00CD475F" w:rsidRPr="00CE6997">
        <w:t>eterministic model in one instance of actual data</w:t>
      </w:r>
      <w:r w:rsidR="00336080" w:rsidRPr="00CE6997">
        <w:t xml:space="preserve"> and the result</w:t>
      </w:r>
      <w:r w:rsidR="00CD475F" w:rsidRPr="00CE6997">
        <w:t xml:space="preserve"> shows </w:t>
      </w:r>
      <w:r w:rsidR="000E0ECA" w:rsidRPr="00CE6997">
        <w:t>2</w:t>
      </w:r>
      <w:r w:rsidR="00CD475F" w:rsidRPr="00CE6997">
        <w:t>4.8% reduction</w:t>
      </w:r>
      <w:r w:rsidR="00336080" w:rsidRPr="00CE6997">
        <w:t xml:space="preserve"> in operating cost</w:t>
      </w:r>
      <w:r w:rsidR="00CD475F" w:rsidRPr="00CE6997">
        <w:t xml:space="preserve">. </w:t>
      </w:r>
      <w:r w:rsidR="00085319" w:rsidRPr="00CE6997">
        <w:t>For a thorough evaluation, we analyzed 100 instances of demand samples</w:t>
      </w:r>
      <w:r w:rsidR="00336080" w:rsidRPr="00CE6997">
        <w:rPr>
          <w:kern w:val="2"/>
        </w:rPr>
        <w:t xml:space="preserve"> generated with same mean and standard deviation of the actual data from a </w:t>
      </w:r>
      <w:r w:rsidR="00336080" w:rsidRPr="00CE6997">
        <w:t xml:space="preserve">PID device solutions BD. The exhaustive evaluation </w:t>
      </w:r>
      <w:r w:rsidR="00336080" w:rsidRPr="00CE6997">
        <w:rPr>
          <w:kern w:val="2"/>
        </w:rPr>
        <w:t xml:space="preserve">demonstrated that the proposed strategy achieves 43.3% improvement over the existing strategy. </w:t>
      </w:r>
      <w:r w:rsidR="00336080" w:rsidRPr="00CE6997">
        <w:t xml:space="preserve">To accurately calculate cost savings, it is essential to consider the actual storage costs and the risks associated with backlogs. </w:t>
      </w:r>
      <w:r w:rsidR="00085319" w:rsidRPr="00CE6997">
        <w:t>We are now exploring a more equitable method of performance evaluation in comparison to the existing strategy, with results to be reported soon.</w:t>
      </w:r>
      <w:r w:rsidR="008F0C78" w:rsidRPr="00CE6997">
        <w:rPr>
          <w:kern w:val="2"/>
        </w:rPr>
        <w:t xml:space="preserve"> This project is a steppingstone towards the broader theme of supply chain digitalization </w:t>
      </w:r>
      <w:r w:rsidR="0079624B" w:rsidRPr="00CE6997">
        <w:rPr>
          <w:kern w:val="2"/>
        </w:rPr>
        <w:t>initiative,</w:t>
      </w:r>
      <w:r w:rsidR="00E76447" w:rsidRPr="00CE6997">
        <w:rPr>
          <w:kern w:val="2"/>
        </w:rPr>
        <w:t xml:space="preserve"> and we discuss the technology roadmap that leverages advanced variants of distributionally robust optimization. </w:t>
      </w:r>
      <w:r w:rsidR="0079624B" w:rsidRPr="00CE6997">
        <w:rPr>
          <w:kern w:val="2"/>
        </w:rPr>
        <w:t xml:space="preserve">We hope this will serve as an incredibly valuable strategy for procurement </w:t>
      </w:r>
      <w:r w:rsidR="0079624B">
        <w:rPr>
          <w:kern w:val="2"/>
        </w:rPr>
        <w:t>management augmenting in term</w:t>
      </w:r>
      <w:r w:rsidR="00520E64">
        <w:rPr>
          <w:kern w:val="2"/>
        </w:rPr>
        <w:t>s</w:t>
      </w:r>
      <w:r w:rsidR="0079624B">
        <w:rPr>
          <w:kern w:val="2"/>
        </w:rPr>
        <w:t xml:space="preserve">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016FFC">
      <w:pPr>
        <w:pStyle w:val="EndNoteBibliography"/>
        <w:spacing w:line="230" w:lineRule="exact"/>
        <w:ind w:left="426" w:hanging="426"/>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016FFC">
      <w:pPr>
        <w:pStyle w:val="EndNoteBibliography"/>
        <w:spacing w:line="230" w:lineRule="exact"/>
        <w:ind w:left="426" w:hanging="426"/>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016FFC">
      <w:pPr>
        <w:pStyle w:val="EndNoteBibliography"/>
        <w:spacing w:line="230" w:lineRule="exact"/>
        <w:ind w:left="426" w:hanging="426"/>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016FFC">
      <w:pPr>
        <w:pStyle w:val="EndNoteBibliography"/>
        <w:spacing w:line="230" w:lineRule="exact"/>
        <w:ind w:left="426" w:hanging="426"/>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t>vol. 25, no. 5, pp. 1779-1795, 2023.</w:t>
      </w:r>
    </w:p>
    <w:p w14:paraId="17545541" w14:textId="1391295E" w:rsidR="00BC37D0" w:rsidRDefault="00F24412" w:rsidP="00016FFC">
      <w:pPr>
        <w:pStyle w:val="EndNoteBibliography"/>
        <w:spacing w:line="230" w:lineRule="exact"/>
        <w:ind w:left="426" w:hanging="426"/>
        <w:jc w:val="both"/>
        <w:rPr>
          <w:rFonts w:ascii="Yu Mincho" w:eastAsia="Yu Mincho" w:hAnsi="Yu Mincho" w:cstheme="majorHAnsi"/>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r>
        <w:rPr>
          <w:rFonts w:ascii="Yu Mincho" w:eastAsia="Yu Mincho" w:hAnsi="Yu Mincho" w:cstheme="majorHAnsi"/>
        </w:rPr>
        <w:fldChar w:fldCharType="end"/>
      </w:r>
    </w:p>
    <w:sectPr w:rsidR="00BC37D0" w:rsidSect="00520E64">
      <w:headerReference w:type="even" r:id="rId16"/>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7A798B" w14:textId="77777777" w:rsidR="007F539F" w:rsidRDefault="007F539F">
      <w:r>
        <w:separator/>
      </w:r>
    </w:p>
  </w:endnote>
  <w:endnote w:type="continuationSeparator" w:id="0">
    <w:p w14:paraId="2335CAA4" w14:textId="77777777" w:rsidR="007F539F" w:rsidRDefault="007F5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CC99C5" w14:textId="77777777" w:rsidR="007F539F" w:rsidRDefault="007F539F">
      <w:r>
        <w:separator/>
      </w:r>
    </w:p>
  </w:footnote>
  <w:footnote w:type="continuationSeparator" w:id="0">
    <w:p w14:paraId="44A42669" w14:textId="77777777" w:rsidR="007F539F" w:rsidRDefault="007F53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&#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16FFC"/>
    <w:rsid w:val="0002175B"/>
    <w:rsid w:val="0002241E"/>
    <w:rsid w:val="00022586"/>
    <w:rsid w:val="000271FD"/>
    <w:rsid w:val="00031B21"/>
    <w:rsid w:val="00033F16"/>
    <w:rsid w:val="00034F56"/>
    <w:rsid w:val="00046EFD"/>
    <w:rsid w:val="0005244E"/>
    <w:rsid w:val="00053C1A"/>
    <w:rsid w:val="00054552"/>
    <w:rsid w:val="00066243"/>
    <w:rsid w:val="000732DC"/>
    <w:rsid w:val="00082F4F"/>
    <w:rsid w:val="00084FD9"/>
    <w:rsid w:val="00085319"/>
    <w:rsid w:val="0008607A"/>
    <w:rsid w:val="00086747"/>
    <w:rsid w:val="00094DAC"/>
    <w:rsid w:val="00097C14"/>
    <w:rsid w:val="000A51B3"/>
    <w:rsid w:val="000B5A38"/>
    <w:rsid w:val="000C2207"/>
    <w:rsid w:val="000C47B4"/>
    <w:rsid w:val="000D182F"/>
    <w:rsid w:val="000D5F5D"/>
    <w:rsid w:val="000E0ECA"/>
    <w:rsid w:val="000E4770"/>
    <w:rsid w:val="000F7F82"/>
    <w:rsid w:val="001557E7"/>
    <w:rsid w:val="00156C70"/>
    <w:rsid w:val="001640B4"/>
    <w:rsid w:val="00164718"/>
    <w:rsid w:val="00171E9A"/>
    <w:rsid w:val="00173851"/>
    <w:rsid w:val="00173974"/>
    <w:rsid w:val="00186B6F"/>
    <w:rsid w:val="00187E0B"/>
    <w:rsid w:val="0019484F"/>
    <w:rsid w:val="00197FC5"/>
    <w:rsid w:val="001A1B9B"/>
    <w:rsid w:val="001A3B22"/>
    <w:rsid w:val="001B7EE8"/>
    <w:rsid w:val="001C090B"/>
    <w:rsid w:val="001C766B"/>
    <w:rsid w:val="001E52CE"/>
    <w:rsid w:val="001F17B0"/>
    <w:rsid w:val="001F41B7"/>
    <w:rsid w:val="001F459D"/>
    <w:rsid w:val="00201A4A"/>
    <w:rsid w:val="002024E4"/>
    <w:rsid w:val="002073CF"/>
    <w:rsid w:val="00214705"/>
    <w:rsid w:val="0022267D"/>
    <w:rsid w:val="00225F03"/>
    <w:rsid w:val="00233900"/>
    <w:rsid w:val="00255301"/>
    <w:rsid w:val="00265A58"/>
    <w:rsid w:val="00266694"/>
    <w:rsid w:val="0027529F"/>
    <w:rsid w:val="00275721"/>
    <w:rsid w:val="00283554"/>
    <w:rsid w:val="00283921"/>
    <w:rsid w:val="0029098E"/>
    <w:rsid w:val="002953BB"/>
    <w:rsid w:val="002A15BE"/>
    <w:rsid w:val="002A68DD"/>
    <w:rsid w:val="002B6245"/>
    <w:rsid w:val="002C705B"/>
    <w:rsid w:val="002D2522"/>
    <w:rsid w:val="002D47A5"/>
    <w:rsid w:val="002D6DC3"/>
    <w:rsid w:val="002E1284"/>
    <w:rsid w:val="002E1335"/>
    <w:rsid w:val="002E5BDC"/>
    <w:rsid w:val="002E64D1"/>
    <w:rsid w:val="002F2811"/>
    <w:rsid w:val="002F6B83"/>
    <w:rsid w:val="002F76B1"/>
    <w:rsid w:val="0030545D"/>
    <w:rsid w:val="003109B9"/>
    <w:rsid w:val="00313FE9"/>
    <w:rsid w:val="003168FC"/>
    <w:rsid w:val="00321ECA"/>
    <w:rsid w:val="003241E0"/>
    <w:rsid w:val="00326AD1"/>
    <w:rsid w:val="00327B00"/>
    <w:rsid w:val="00336080"/>
    <w:rsid w:val="0034561C"/>
    <w:rsid w:val="003540FD"/>
    <w:rsid w:val="003554D0"/>
    <w:rsid w:val="00360C50"/>
    <w:rsid w:val="00361E48"/>
    <w:rsid w:val="00363414"/>
    <w:rsid w:val="00365D03"/>
    <w:rsid w:val="00366E5F"/>
    <w:rsid w:val="00374E0B"/>
    <w:rsid w:val="0038402A"/>
    <w:rsid w:val="003865C0"/>
    <w:rsid w:val="00386700"/>
    <w:rsid w:val="00392E2D"/>
    <w:rsid w:val="00393B36"/>
    <w:rsid w:val="00396389"/>
    <w:rsid w:val="00397BCE"/>
    <w:rsid w:val="003B17D5"/>
    <w:rsid w:val="003B2324"/>
    <w:rsid w:val="003B575B"/>
    <w:rsid w:val="003B79C0"/>
    <w:rsid w:val="003C07D0"/>
    <w:rsid w:val="003C41D4"/>
    <w:rsid w:val="003D1687"/>
    <w:rsid w:val="003D79F8"/>
    <w:rsid w:val="003E2E8D"/>
    <w:rsid w:val="003E36FD"/>
    <w:rsid w:val="003E3E58"/>
    <w:rsid w:val="003E4504"/>
    <w:rsid w:val="003E4D0E"/>
    <w:rsid w:val="003E5B3D"/>
    <w:rsid w:val="003F1D08"/>
    <w:rsid w:val="00402B51"/>
    <w:rsid w:val="004047FF"/>
    <w:rsid w:val="0041329C"/>
    <w:rsid w:val="00432886"/>
    <w:rsid w:val="004429C8"/>
    <w:rsid w:val="004461CF"/>
    <w:rsid w:val="00451382"/>
    <w:rsid w:val="004638C2"/>
    <w:rsid w:val="004741E7"/>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10CE"/>
    <w:rsid w:val="004F20B9"/>
    <w:rsid w:val="004F4CFB"/>
    <w:rsid w:val="00500206"/>
    <w:rsid w:val="005037DD"/>
    <w:rsid w:val="0051387A"/>
    <w:rsid w:val="00515840"/>
    <w:rsid w:val="00516935"/>
    <w:rsid w:val="00520E64"/>
    <w:rsid w:val="00521425"/>
    <w:rsid w:val="0052704A"/>
    <w:rsid w:val="00532111"/>
    <w:rsid w:val="005335AD"/>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4138"/>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6320"/>
    <w:rsid w:val="006B7E75"/>
    <w:rsid w:val="006C178E"/>
    <w:rsid w:val="006C2619"/>
    <w:rsid w:val="006C2E19"/>
    <w:rsid w:val="006C75B0"/>
    <w:rsid w:val="006C7F03"/>
    <w:rsid w:val="006D1C5F"/>
    <w:rsid w:val="006D43A3"/>
    <w:rsid w:val="006D659B"/>
    <w:rsid w:val="006E38DA"/>
    <w:rsid w:val="006F3F67"/>
    <w:rsid w:val="006F5961"/>
    <w:rsid w:val="0070337A"/>
    <w:rsid w:val="00704528"/>
    <w:rsid w:val="007155D1"/>
    <w:rsid w:val="00715B44"/>
    <w:rsid w:val="00716F83"/>
    <w:rsid w:val="00722B1A"/>
    <w:rsid w:val="00724BC7"/>
    <w:rsid w:val="00726FE7"/>
    <w:rsid w:val="00730DBD"/>
    <w:rsid w:val="0073116A"/>
    <w:rsid w:val="00732364"/>
    <w:rsid w:val="00733E60"/>
    <w:rsid w:val="007359C4"/>
    <w:rsid w:val="00750FD2"/>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D1D93"/>
    <w:rsid w:val="007E16C1"/>
    <w:rsid w:val="007E6B18"/>
    <w:rsid w:val="007F3740"/>
    <w:rsid w:val="007F3B36"/>
    <w:rsid w:val="007F539F"/>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67173"/>
    <w:rsid w:val="00871CB8"/>
    <w:rsid w:val="00875233"/>
    <w:rsid w:val="00882AB7"/>
    <w:rsid w:val="00886698"/>
    <w:rsid w:val="0089064A"/>
    <w:rsid w:val="00890D1D"/>
    <w:rsid w:val="008A1E02"/>
    <w:rsid w:val="008A4007"/>
    <w:rsid w:val="008A6D93"/>
    <w:rsid w:val="008C6AD6"/>
    <w:rsid w:val="008C767E"/>
    <w:rsid w:val="008D2012"/>
    <w:rsid w:val="008D7075"/>
    <w:rsid w:val="008E30BC"/>
    <w:rsid w:val="008F0C78"/>
    <w:rsid w:val="00901D82"/>
    <w:rsid w:val="00903DA0"/>
    <w:rsid w:val="0090414B"/>
    <w:rsid w:val="00913A63"/>
    <w:rsid w:val="00913D75"/>
    <w:rsid w:val="00913F3D"/>
    <w:rsid w:val="009150B5"/>
    <w:rsid w:val="0092618F"/>
    <w:rsid w:val="00940063"/>
    <w:rsid w:val="00944CD3"/>
    <w:rsid w:val="00946125"/>
    <w:rsid w:val="00951DDF"/>
    <w:rsid w:val="0096028E"/>
    <w:rsid w:val="0096406E"/>
    <w:rsid w:val="0098036B"/>
    <w:rsid w:val="00982A7D"/>
    <w:rsid w:val="00982EDB"/>
    <w:rsid w:val="0099006E"/>
    <w:rsid w:val="00992E64"/>
    <w:rsid w:val="00995516"/>
    <w:rsid w:val="009960A4"/>
    <w:rsid w:val="00996694"/>
    <w:rsid w:val="009A0605"/>
    <w:rsid w:val="009A1A90"/>
    <w:rsid w:val="009A24E7"/>
    <w:rsid w:val="009A3328"/>
    <w:rsid w:val="009B024D"/>
    <w:rsid w:val="009B3991"/>
    <w:rsid w:val="009B3C31"/>
    <w:rsid w:val="009C2A6E"/>
    <w:rsid w:val="009C3E80"/>
    <w:rsid w:val="009D0174"/>
    <w:rsid w:val="009D4298"/>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62D6B"/>
    <w:rsid w:val="00A70411"/>
    <w:rsid w:val="00A704F6"/>
    <w:rsid w:val="00A70670"/>
    <w:rsid w:val="00A73C7E"/>
    <w:rsid w:val="00A7778B"/>
    <w:rsid w:val="00A77A5F"/>
    <w:rsid w:val="00A9219F"/>
    <w:rsid w:val="00A92A2B"/>
    <w:rsid w:val="00AA1835"/>
    <w:rsid w:val="00AC5531"/>
    <w:rsid w:val="00AD08B9"/>
    <w:rsid w:val="00AD39A7"/>
    <w:rsid w:val="00AD3B52"/>
    <w:rsid w:val="00AD68DA"/>
    <w:rsid w:val="00AD7994"/>
    <w:rsid w:val="00AE4697"/>
    <w:rsid w:val="00AF160B"/>
    <w:rsid w:val="00B0245A"/>
    <w:rsid w:val="00B13E2C"/>
    <w:rsid w:val="00B25735"/>
    <w:rsid w:val="00B27E05"/>
    <w:rsid w:val="00B3738D"/>
    <w:rsid w:val="00B411E2"/>
    <w:rsid w:val="00B43EBB"/>
    <w:rsid w:val="00B447AE"/>
    <w:rsid w:val="00B51F13"/>
    <w:rsid w:val="00B53BC8"/>
    <w:rsid w:val="00B5700E"/>
    <w:rsid w:val="00B613C9"/>
    <w:rsid w:val="00B63094"/>
    <w:rsid w:val="00B65AAF"/>
    <w:rsid w:val="00B72BD5"/>
    <w:rsid w:val="00B76AF6"/>
    <w:rsid w:val="00B76F8E"/>
    <w:rsid w:val="00B81FF6"/>
    <w:rsid w:val="00B90A60"/>
    <w:rsid w:val="00B913F2"/>
    <w:rsid w:val="00B92CEA"/>
    <w:rsid w:val="00B96E68"/>
    <w:rsid w:val="00BA2C03"/>
    <w:rsid w:val="00BA38E9"/>
    <w:rsid w:val="00BA4367"/>
    <w:rsid w:val="00BB6A52"/>
    <w:rsid w:val="00BB704F"/>
    <w:rsid w:val="00BB7CB9"/>
    <w:rsid w:val="00BC37D0"/>
    <w:rsid w:val="00BC7A14"/>
    <w:rsid w:val="00BD15CC"/>
    <w:rsid w:val="00BD2813"/>
    <w:rsid w:val="00BF29A7"/>
    <w:rsid w:val="00BF450D"/>
    <w:rsid w:val="00BF4E16"/>
    <w:rsid w:val="00BF53BC"/>
    <w:rsid w:val="00C02C23"/>
    <w:rsid w:val="00C06B9B"/>
    <w:rsid w:val="00C06BCB"/>
    <w:rsid w:val="00C10B6B"/>
    <w:rsid w:val="00C14715"/>
    <w:rsid w:val="00C210DF"/>
    <w:rsid w:val="00C32CB5"/>
    <w:rsid w:val="00C350FB"/>
    <w:rsid w:val="00C3595F"/>
    <w:rsid w:val="00C4507C"/>
    <w:rsid w:val="00C54734"/>
    <w:rsid w:val="00C57D19"/>
    <w:rsid w:val="00C57DD2"/>
    <w:rsid w:val="00C61238"/>
    <w:rsid w:val="00C61F8B"/>
    <w:rsid w:val="00C65578"/>
    <w:rsid w:val="00C66C95"/>
    <w:rsid w:val="00C702C9"/>
    <w:rsid w:val="00C718BE"/>
    <w:rsid w:val="00C72E3E"/>
    <w:rsid w:val="00C7401F"/>
    <w:rsid w:val="00C745EB"/>
    <w:rsid w:val="00C762C7"/>
    <w:rsid w:val="00C7632F"/>
    <w:rsid w:val="00C77384"/>
    <w:rsid w:val="00C77B18"/>
    <w:rsid w:val="00C973E4"/>
    <w:rsid w:val="00CA0357"/>
    <w:rsid w:val="00CA445D"/>
    <w:rsid w:val="00CA4639"/>
    <w:rsid w:val="00CA57DB"/>
    <w:rsid w:val="00CA5926"/>
    <w:rsid w:val="00CA5E8F"/>
    <w:rsid w:val="00CA657C"/>
    <w:rsid w:val="00CB2DAA"/>
    <w:rsid w:val="00CB7434"/>
    <w:rsid w:val="00CC0385"/>
    <w:rsid w:val="00CC34CC"/>
    <w:rsid w:val="00CC45DA"/>
    <w:rsid w:val="00CD475F"/>
    <w:rsid w:val="00CD4787"/>
    <w:rsid w:val="00CD484E"/>
    <w:rsid w:val="00CD4EA4"/>
    <w:rsid w:val="00CD587D"/>
    <w:rsid w:val="00CE6883"/>
    <w:rsid w:val="00CE6997"/>
    <w:rsid w:val="00CF22B7"/>
    <w:rsid w:val="00CF3F7F"/>
    <w:rsid w:val="00D06462"/>
    <w:rsid w:val="00D0691A"/>
    <w:rsid w:val="00D14C5D"/>
    <w:rsid w:val="00D248AA"/>
    <w:rsid w:val="00D304BB"/>
    <w:rsid w:val="00D3099F"/>
    <w:rsid w:val="00D32025"/>
    <w:rsid w:val="00D3753C"/>
    <w:rsid w:val="00D446CC"/>
    <w:rsid w:val="00D450EE"/>
    <w:rsid w:val="00D50625"/>
    <w:rsid w:val="00D54240"/>
    <w:rsid w:val="00D55CC5"/>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35A"/>
    <w:rsid w:val="00E05478"/>
    <w:rsid w:val="00E07A3E"/>
    <w:rsid w:val="00E14531"/>
    <w:rsid w:val="00E1502E"/>
    <w:rsid w:val="00E272BC"/>
    <w:rsid w:val="00E3095F"/>
    <w:rsid w:val="00E32F65"/>
    <w:rsid w:val="00E330DB"/>
    <w:rsid w:val="00E422A6"/>
    <w:rsid w:val="00E45C19"/>
    <w:rsid w:val="00E5329D"/>
    <w:rsid w:val="00E5542C"/>
    <w:rsid w:val="00E55E4D"/>
    <w:rsid w:val="00E622A6"/>
    <w:rsid w:val="00E63DD5"/>
    <w:rsid w:val="00E75F8D"/>
    <w:rsid w:val="00E76447"/>
    <w:rsid w:val="00E845FE"/>
    <w:rsid w:val="00E84764"/>
    <w:rsid w:val="00E95EE5"/>
    <w:rsid w:val="00EA3767"/>
    <w:rsid w:val="00EA39EB"/>
    <w:rsid w:val="00EA4EED"/>
    <w:rsid w:val="00EB2F1D"/>
    <w:rsid w:val="00EB5831"/>
    <w:rsid w:val="00EC17BB"/>
    <w:rsid w:val="00EC6E61"/>
    <w:rsid w:val="00ED4E40"/>
    <w:rsid w:val="00ED7DCB"/>
    <w:rsid w:val="00EE24E3"/>
    <w:rsid w:val="00EF39D0"/>
    <w:rsid w:val="00EF4DE5"/>
    <w:rsid w:val="00EF4FF6"/>
    <w:rsid w:val="00EF768B"/>
    <w:rsid w:val="00EF7DDA"/>
    <w:rsid w:val="00F0474A"/>
    <w:rsid w:val="00F06767"/>
    <w:rsid w:val="00F12FEE"/>
    <w:rsid w:val="00F150BF"/>
    <w:rsid w:val="00F23531"/>
    <w:rsid w:val="00F24412"/>
    <w:rsid w:val="00F26BBB"/>
    <w:rsid w:val="00F2718A"/>
    <w:rsid w:val="00F31480"/>
    <w:rsid w:val="00F375FF"/>
    <w:rsid w:val="00F419A0"/>
    <w:rsid w:val="00F41C27"/>
    <w:rsid w:val="00F45110"/>
    <w:rsid w:val="00F638C0"/>
    <w:rsid w:val="00F639AF"/>
    <w:rsid w:val="00F7305E"/>
    <w:rsid w:val="00F740A3"/>
    <w:rsid w:val="00F81FAF"/>
    <w:rsid w:val="00F926D2"/>
    <w:rsid w:val="00F949BE"/>
    <w:rsid w:val="00F97FB6"/>
    <w:rsid w:val="00FA0678"/>
    <w:rsid w:val="00FB083B"/>
    <w:rsid w:val="00FB4E90"/>
    <w:rsid w:val="00FB5EF3"/>
    <w:rsid w:val="00FB7203"/>
    <w:rsid w:val="00FC266B"/>
    <w:rsid w:val="00FD586E"/>
    <w:rsid w:val="00FD5CFA"/>
    <w:rsid w:val="00FD6E25"/>
    <w:rsid w:val="00FE13DC"/>
    <w:rsid w:val="00FF100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645</Words>
  <Characters>20783</Characters>
  <Application>Microsoft Office Word</Application>
  <DocSecurity>0</DocSecurity>
  <Lines>173</Lines>
  <Paragraphs>4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8-01T12:59:00Z</dcterms:created>
  <dcterms:modified xsi:type="dcterms:W3CDTF">2024-08-02T08:35:00Z</dcterms:modified>
</cp:coreProperties>
</file>